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400A7" w:rsidRP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proofErr w:type="gram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able 1S.</w:t>
      </w:r>
      <w:proofErr w:type="gram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mponents for preparing the control and P-</w:t>
      </w:r>
      <w:proofErr w:type="spell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f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olutions; developed based on the Hoagland solution 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Hoagland&lt;/Author&gt;&lt;Year&gt;1950&lt;/Year&gt;&lt;RecNum&gt;2925&lt;/RecNum&gt;&lt;DisplayText&gt;(Hoagland and Arnon 1950)&lt;/DisplayText&gt;&lt;record&gt;&lt;rec-number&gt;2925&lt;/rec-number&gt;&lt;foreign-keys&gt;&lt;key app="EN" db-id="92ft5ee529f5f9ep5w3x5dvntwx2d2wvwv5w"&gt;2925&lt;/key&gt;&lt;/foreign-keys&gt;&lt;ref-type name="Journal Article"&gt;17&lt;/ref-type&gt;&lt;contributors&gt;&lt;authors&gt;&lt;author&gt;&lt;style face="normal" font="default" charset="238" size="100%"&gt;Hoagland, D. R.&lt;/style&gt;&lt;/author&gt;&lt;author&gt;&lt;style face="normal" font="default" charset="238" size="100%"&gt;Arnon, D. I.&lt;/style&gt;&lt;/author&gt;&lt;/authors&gt;&lt;/contributors&gt;&lt;titles&gt;&lt;title&gt;The water-culture method for growing plants without soil&lt;/title&gt;&lt;secondary-title&gt;Circular. California Agricultural Experiment Station &lt;/secondary-title&gt;&lt;/titles&gt;&lt;periodical&gt;&lt;full-title&gt;Circular. California Agricultural Experiment Station&lt;/full-title&gt;&lt;/periodical&gt;&lt;volume&gt;&lt;style face="normal" font="default" charset="238" size="100%"&gt;347&lt;/style&gt;&lt;/volume&gt;&lt;number&gt;&lt;style face="normal" font="default" charset="238" size="100%"&gt;2&lt;/style&gt;&lt;/number&gt;&lt;section&gt;&lt;style face="normal" font="default" charset="238" size="100%"&gt;32&lt;/style&gt;&lt;/section&gt;&lt;dates&gt;&lt;year&gt;&lt;style face="normal" font="default" charset="238" size="100%"&gt;1950&lt;/style&gt;&lt;/year&gt;&lt;/dates&gt;&lt;urls&gt;&lt;/urls&gt;&lt;/record&gt;&lt;/Cite&gt;&lt;/EndNote&gt;</w:instrTex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(Hoagland and </w:t>
      </w:r>
      <w:proofErr w:type="spell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rnon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1950)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for details on iron chelate and micronutrients solutions </w:t>
      </w:r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see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able 2S.</w:t>
      </w:r>
    </w:p>
    <w:p w:rsidR="003400A7" w:rsidRP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7"/>
        <w:gridCol w:w="3005"/>
        <w:gridCol w:w="1134"/>
        <w:gridCol w:w="1701"/>
        <w:gridCol w:w="2835"/>
      </w:tblGrid>
      <w:tr w:rsidR="003400A7" w:rsidRPr="003400A7" w:rsidTr="003400A7">
        <w:trPr>
          <w:trHeight w:val="20"/>
        </w:trPr>
        <w:tc>
          <w:tcPr>
            <w:tcW w:w="3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o.</w:t>
            </w:r>
          </w:p>
        </w:tc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omponen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Molar mass [g 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ol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olar concentration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br/>
              <w:t>of a stock solution [M]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mount of the stock solution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br/>
              <w:t>(in mL) required to prepare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br/>
              <w:t>1L of the nutrient solution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ontrol solu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</w:t>
            </w:r>
          </w:p>
        </w:tc>
        <w:tc>
          <w:tcPr>
            <w:tcW w:w="3005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Ca(N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3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)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4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36.15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K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S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4.26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0.5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KCl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 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4.55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KN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1.10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5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MgS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7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46.47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NaH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P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19.98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0.5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Iron chelate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</w:t>
            </w:r>
          </w:p>
        </w:tc>
        <w:tc>
          <w:tcPr>
            <w:tcW w:w="300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Micronutrient solution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Phosphorus-deficient solu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</w:t>
            </w:r>
          </w:p>
        </w:tc>
        <w:tc>
          <w:tcPr>
            <w:tcW w:w="3005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Ca(N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3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)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4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36.15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K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S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4.26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0.5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KCl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 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4.55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KNO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1.10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5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gSO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• 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H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2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46.47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aCl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10.98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0.5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g(NO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3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)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• 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H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2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56.41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H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4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O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 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0.05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</w:t>
            </w:r>
          </w:p>
        </w:tc>
        <w:tc>
          <w:tcPr>
            <w:tcW w:w="300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ron chelate</w:t>
            </w:r>
          </w:p>
        </w:tc>
        <w:tc>
          <w:tcPr>
            <w:tcW w:w="113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170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283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0</w:t>
            </w:r>
          </w:p>
        </w:tc>
      </w:tr>
      <w:tr w:rsidR="003400A7" w:rsidRPr="003400A7" w:rsidTr="003400A7">
        <w:trPr>
          <w:trHeight w:val="20"/>
        </w:trPr>
        <w:tc>
          <w:tcPr>
            <w:tcW w:w="397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</w:t>
            </w:r>
          </w:p>
        </w:tc>
        <w:tc>
          <w:tcPr>
            <w:tcW w:w="300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icronutrient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</w:t>
            </w:r>
          </w:p>
        </w:tc>
      </w:tr>
    </w:tbl>
    <w:p w:rsidR="003400A7" w:rsidRPr="003400A7" w:rsidRDefault="003400A7" w:rsidP="003400A7">
      <w:pPr>
        <w:spacing w:after="0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  <w:highlight w:val="yellow"/>
          <w:lang w:val="en-GB"/>
        </w:rPr>
      </w:pPr>
    </w:p>
    <w:p w:rsidR="003400A7" w:rsidRPr="003400A7" w:rsidRDefault="003400A7" w:rsidP="003400A7">
      <w:pPr>
        <w:spacing w:after="0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  <w:highlight w:val="yellow"/>
          <w:lang w:val="en-GB"/>
        </w:rPr>
      </w:pPr>
      <w:r w:rsidRPr="003400A7">
        <w:rPr>
          <w:rFonts w:ascii="Times New Roman" w:hAnsi="Times New Roman" w:cs="Times New Roman"/>
          <w:color w:val="000000" w:themeColor="text1"/>
          <w:sz w:val="20"/>
          <w:szCs w:val="20"/>
          <w:highlight w:val="yellow"/>
          <w:lang w:val="en-GB"/>
        </w:rPr>
        <w:br w:type="page"/>
      </w:r>
    </w:p>
    <w:p w:rsid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proofErr w:type="gram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>Table 2S.</w:t>
      </w:r>
      <w:proofErr w:type="gram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mponents for preparing iron chelate and micronutrient solutions</w:t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p w:rsidR="003400A7" w:rsidRP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tbl>
      <w:tblPr>
        <w:tblW w:w="0" w:type="auto"/>
        <w:tblCellMar>
          <w:left w:w="0" w:type="dxa"/>
          <w:right w:w="0" w:type="dxa"/>
        </w:tblCellMar>
        <w:tblLook w:val="0620" w:firstRow="1" w:lastRow="0" w:firstColumn="0" w:lastColumn="0" w:noHBand="1" w:noVBand="1"/>
      </w:tblPr>
      <w:tblGrid>
        <w:gridCol w:w="567"/>
        <w:gridCol w:w="2268"/>
        <w:gridCol w:w="5783"/>
      </w:tblGrid>
      <w:tr w:rsidR="003400A7" w:rsidRPr="003400A7" w:rsidTr="003400A7">
        <w:trPr>
          <w:trHeight w:val="20"/>
        </w:trPr>
        <w:tc>
          <w:tcPr>
            <w:tcW w:w="56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  <w:t>No.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:lang w:val="en-GB" w:eastAsia="en-GB"/>
              </w:rPr>
              <w:t>Iron chelate</w:t>
            </w:r>
          </w:p>
        </w:tc>
        <w:tc>
          <w:tcPr>
            <w:tcW w:w="578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Amount (g) for 1L of stock solution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FeS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</w:p>
        </w:tc>
        <w:tc>
          <w:tcPr>
            <w:tcW w:w="57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9.000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EDTA</w:t>
            </w:r>
          </w:p>
        </w:tc>
        <w:tc>
          <w:tcPr>
            <w:tcW w:w="578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12.000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  <w:t>No.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  <w:lang w:val="en-GB" w:eastAsia="en-GB"/>
              </w:rPr>
              <w:t>Micronutrient solution</w:t>
            </w:r>
          </w:p>
        </w:tc>
        <w:tc>
          <w:tcPr>
            <w:tcW w:w="578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Amount (g) for 1L of stock solution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CuS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5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57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0.400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3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BO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3</w:t>
            </w:r>
          </w:p>
        </w:tc>
        <w:tc>
          <w:tcPr>
            <w:tcW w:w="5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3.000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MnS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4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0</w:t>
            </w:r>
          </w:p>
        </w:tc>
        <w:tc>
          <w:tcPr>
            <w:tcW w:w="5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1.100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Na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Mo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2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5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0.125</w:t>
            </w:r>
          </w:p>
        </w:tc>
      </w:tr>
      <w:tr w:rsidR="003400A7" w:rsidRPr="003400A7" w:rsidTr="003400A7">
        <w:trPr>
          <w:trHeight w:val="20"/>
        </w:trPr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proofErr w:type="spellStart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ZnSO</w:t>
            </w:r>
            <w:proofErr w:type="spellEnd"/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4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• 7H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6"/>
                <w:sz w:val="20"/>
                <w:szCs w:val="20"/>
                <w:vertAlign w:val="subscript"/>
                <w:lang w:val="en-GB" w:eastAsia="en-GB"/>
              </w:rPr>
              <w:t>2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578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1" w:type="dxa"/>
              <w:bottom w:w="0" w:type="dxa"/>
              <w:right w:w="51" w:type="dxa"/>
            </w:tcMar>
            <w:hideMark/>
          </w:tcPr>
          <w:p w:rsidR="003400A7" w:rsidRPr="003400A7" w:rsidRDefault="003400A7" w:rsidP="003400A7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 xml:space="preserve">  </w:t>
            </w:r>
            <w:r w:rsidRPr="003400A7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GB" w:eastAsia="en-GB"/>
              </w:rPr>
              <w:t>0.280</w:t>
            </w:r>
          </w:p>
        </w:tc>
      </w:tr>
    </w:tbl>
    <w:p w:rsidR="003400A7" w:rsidRPr="003400A7" w:rsidRDefault="003400A7" w:rsidP="003400A7">
      <w:pPr>
        <w:spacing w:after="0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AA1BB0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proofErr w:type="gram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able 3S.</w:t>
      </w:r>
      <w:proofErr w:type="gram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ncentration of selected elements: N (in %), P (in g kg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1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K (in g kg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1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Mg (in g kg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1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S (in g kg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1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and Fe (in mg kg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1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in the foliage of the control sample (CS) and P-deficient (P-</w:t>
      </w:r>
      <w:proofErr w:type="spell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f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plants of two cultivars: ‘</w:t>
      </w:r>
      <w:proofErr w:type="spell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luo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F1’ (</w:t>
      </w:r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A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and ‘</w:t>
      </w:r>
      <w:proofErr w:type="spell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untella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1’ (</w:t>
      </w:r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B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. Each value represents the analysis result for the foliage of the sample pooled from 3</w:t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–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27 plants.</w:t>
      </w:r>
    </w:p>
    <w:p w:rsidR="003400A7" w:rsidRP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05"/>
        <w:gridCol w:w="1263"/>
        <w:gridCol w:w="1263"/>
        <w:gridCol w:w="1263"/>
        <w:gridCol w:w="1263"/>
        <w:gridCol w:w="1263"/>
        <w:gridCol w:w="1263"/>
      </w:tblGrid>
      <w:tr w:rsidR="003400A7" w:rsidRPr="003400A7" w:rsidTr="00AA1BB0">
        <w:trPr>
          <w:trHeight w:val="20"/>
        </w:trPr>
        <w:tc>
          <w:tcPr>
            <w:tcW w:w="1389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GB"/>
              </w:rPr>
              <w:t>A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lement</w:t>
            </w:r>
          </w:p>
        </w:tc>
        <w:tc>
          <w:tcPr>
            <w:tcW w:w="1247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reatment</w:t>
            </w:r>
          </w:p>
        </w:tc>
        <w:tc>
          <w:tcPr>
            <w:tcW w:w="6235" w:type="dxa"/>
            <w:gridSpan w:val="5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AT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tcBorders>
              <w:bottom w:val="single" w:sz="4" w:space="0" w:color="auto"/>
            </w:tcBorders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vMerge/>
            <w:tcBorders>
              <w:bottom w:val="single" w:sz="4" w:space="0" w:color="auto"/>
            </w:tcBorders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2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9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5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 [%]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56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95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74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05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96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6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4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6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.4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.80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4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1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5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1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49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0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4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0.9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.0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97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K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0.2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9.1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0.61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8.99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35.90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.54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7.9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5.3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8.4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1.09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g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3.94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7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2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4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13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19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6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8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5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71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91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24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10.2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11.9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13.94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2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69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0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.2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2.82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Fe [m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82.4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9.2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83.6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9.8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7.80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6.9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7.4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3.4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7.0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9.30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GB"/>
              </w:rPr>
              <w:t>B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 [%]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14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85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02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93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53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.1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7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.9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8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46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0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4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8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2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3.72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5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.37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.0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.4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.17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K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9.71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30.0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14.74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8.21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26.15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1.61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2.2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1.2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7.2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1.63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g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4.5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2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5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85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16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.6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1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22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.5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.86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 [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5.79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6.6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1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8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.23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4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98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.26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.13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.81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 w:val="restart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Fe [mg kg</w:t>
            </w:r>
            <w:r w:rsidR="00AA1BB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–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1</w:t>
            </w: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]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CS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81.7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85.4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6.0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89.70</w:t>
            </w:r>
          </w:p>
        </w:tc>
        <w:tc>
          <w:tcPr>
            <w:tcW w:w="1247" w:type="dxa"/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71.80</w:t>
            </w:r>
          </w:p>
        </w:tc>
      </w:tr>
      <w:tr w:rsidR="003400A7" w:rsidRPr="003400A7" w:rsidTr="00AA1BB0">
        <w:trPr>
          <w:trHeight w:val="20"/>
        </w:trPr>
        <w:tc>
          <w:tcPr>
            <w:tcW w:w="1389" w:type="dxa"/>
            <w:vMerge/>
            <w:tcBorders>
              <w:bottom w:val="single" w:sz="4" w:space="0" w:color="auto"/>
            </w:tcBorders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-</w:t>
            </w:r>
            <w:proofErr w:type="spellStart"/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f</w:t>
            </w:r>
            <w:proofErr w:type="spellEnd"/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98.80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2.80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3.10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2.80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noWrap/>
            <w:hideMark/>
          </w:tcPr>
          <w:p w:rsidR="003400A7" w:rsidRPr="003400A7" w:rsidRDefault="003400A7" w:rsidP="00AA1BB0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3400A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9.20</w:t>
            </w:r>
          </w:p>
        </w:tc>
      </w:tr>
    </w:tbl>
    <w:p w:rsidR="003400A7" w:rsidRPr="003400A7" w:rsidRDefault="003400A7" w:rsidP="003400A7">
      <w:pPr>
        <w:spacing w:after="0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3400A7" w:rsidRPr="003400A7" w:rsidRDefault="003400A7" w:rsidP="003400A7">
      <w:pPr>
        <w:spacing w:after="0" w:line="240" w:lineRule="auto"/>
        <w:contextualSpacing/>
        <w:jc w:val="center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3400A7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cs-CZ" w:eastAsia="cs-CZ"/>
        </w:rPr>
        <w:lastRenderedPageBreak/>
        <w:drawing>
          <wp:inline distT="0" distB="0" distL="0" distR="0" wp14:anchorId="0985DDBD" wp14:editId="6F984AA3">
            <wp:extent cx="5760720" cy="3210560"/>
            <wp:effectExtent l="0" t="0" r="5080" b="2540"/>
            <wp:docPr id="19" name="Picture 19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2469 Fig. 1S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10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AA1BB0" w:rsidRDefault="00AA1BB0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3400A7" w:rsidRPr="003400A7" w:rsidRDefault="003400A7" w:rsidP="003400A7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proofErr w:type="gramStart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ig. 1S.</w:t>
      </w:r>
      <w:proofErr w:type="gram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values of the JIP-test parameters calculated for </w:t>
      </w:r>
      <w:proofErr w:type="spellStart"/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Raphanus</w:t>
      </w:r>
      <w:proofErr w:type="spellEnd"/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 xml:space="preserve"> </w:t>
      </w:r>
      <w:proofErr w:type="spellStart"/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sativus</w:t>
      </w:r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L. var. </w:t>
      </w:r>
      <w:proofErr w:type="spellStart"/>
      <w:r w:rsidRPr="003400A7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sativus</w:t>
      </w:r>
      <w:proofErr w:type="spellEnd"/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ultivars ‘</w:t>
      </w:r>
      <w:proofErr w:type="spellStart"/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luo</w:t>
      </w:r>
      <w:proofErr w:type="spellEnd"/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F1’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r w:rsidR="00AA1BB0"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A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and ‘</w:t>
      </w:r>
      <w:proofErr w:type="spellStart"/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untella</w:t>
      </w:r>
      <w:proofErr w:type="spellEnd"/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1’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r w:rsidR="00AA1BB0"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B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resented by means of the ratio: phosphorus deficient old and young leaves </w:t>
      </w:r>
      <w:r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vs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he control sample, on 13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th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fter treatment (DAT). Mean values were derived from 15–37 meas</w:t>
      </w:r>
      <w:r w:rsidR="00AA1BB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rements per treatment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Asterisks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dicate the significance of differences according to the All Pairwise Multiple Comparison Procedures (</w:t>
      </w:r>
      <w:r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Holm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bookmarkStart w:id="0" w:name="_GoBack"/>
      <w:proofErr w:type="spellStart"/>
      <w:r w:rsidRPr="00AA1BB0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Sidak</w:t>
      </w:r>
      <w:bookmarkEnd w:id="0"/>
      <w:proofErr w:type="spellEnd"/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ethod) with an overall significance level = 0.05 (* for old leaves; 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+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young leaves); 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ns</w:t>
      </w:r>
      <w:r w:rsidRPr="003400A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– no significant difference.</w:t>
      </w:r>
    </w:p>
    <w:p w:rsidR="00AF070E" w:rsidRPr="003400A7" w:rsidRDefault="00AF070E" w:rsidP="003400A7">
      <w:pPr>
        <w:spacing w:after="0" w:line="240" w:lineRule="auto"/>
        <w:contextualSpacing/>
        <w:rPr>
          <w:rFonts w:ascii="Times New Roman" w:hAnsi="Times New Roman" w:cs="Times New Roman"/>
          <w:sz w:val="20"/>
          <w:szCs w:val="20"/>
        </w:rPr>
      </w:pPr>
    </w:p>
    <w:sectPr w:rsidR="00AF070E" w:rsidRPr="003400A7" w:rsidSect="00BA19B4">
      <w:headerReference w:type="default" r:id="rId6"/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u w:val="single"/>
      </w:rPr>
      <w:id w:val="1550488247"/>
      <w:docPartObj>
        <w:docPartGallery w:val="Page Numbers (Bottom of Page)"/>
        <w:docPartUnique/>
      </w:docPartObj>
    </w:sdtPr>
    <w:sdtEndPr>
      <w:rPr>
        <w:noProof/>
        <w:u w:val="none"/>
      </w:rPr>
    </w:sdtEndPr>
    <w:sdtContent>
      <w:p w:rsidR="005F3502" w:rsidRPr="00F97691" w:rsidRDefault="00AA1BB0" w:rsidP="00A97036">
        <w:pPr>
          <w:pStyle w:val="Zpat"/>
          <w:rPr>
            <w:u w:val="single"/>
          </w:rPr>
        </w:pPr>
      </w:p>
      <w:p w:rsidR="005F3502" w:rsidRPr="00335896" w:rsidRDefault="00AA1BB0" w:rsidP="00A97036">
        <w:pPr>
          <w:pStyle w:val="Zpat"/>
          <w:jc w:val="center"/>
        </w:pPr>
        <w:r w:rsidRPr="00335896">
          <w:fldChar w:fldCharType="begin"/>
        </w:r>
        <w:r w:rsidRPr="00335896">
          <w:instrText xml:space="preserve"> PAGE   \* MERGEFORMAT </w:instrText>
        </w:r>
        <w:r w:rsidRPr="00335896">
          <w:fldChar w:fldCharType="separate"/>
        </w:r>
        <w:r>
          <w:rPr>
            <w:noProof/>
          </w:rPr>
          <w:t>3</w:t>
        </w:r>
        <w:r w:rsidRPr="00335896">
          <w:rPr>
            <w:noProof/>
          </w:rPr>
          <w:fldChar w:fldCharType="end"/>
        </w:r>
        <w:r>
          <w:rPr>
            <w:noProof/>
          </w:rPr>
          <w:t>/</w:t>
        </w:r>
        <w:r>
          <w:rPr>
            <w:noProof/>
          </w:rPr>
          <w:fldChar w:fldCharType="begin"/>
        </w:r>
        <w:r>
          <w:rPr>
            <w:noProof/>
          </w:rPr>
          <w:instrText xml:space="preserve"> NUMPAGES   \* MERGEFORMAT </w:instrText>
        </w:r>
        <w:r>
          <w:rPr>
            <w:noProof/>
          </w:rP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F3502" w:rsidRPr="002F54E8" w:rsidRDefault="00AA1BB0" w:rsidP="008B6E2D">
    <w:pPr>
      <w:pStyle w:val="Zhlav"/>
      <w:tabs>
        <w:tab w:val="clear" w:pos="4536"/>
        <w:tab w:val="clear" w:pos="9072"/>
        <w:tab w:val="center" w:pos="8647"/>
      </w:tabs>
      <w:rPr>
        <w:u w:val="single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7C83"/>
    <w:rsid w:val="003400A7"/>
    <w:rsid w:val="00AA1BB0"/>
    <w:rsid w:val="00AF070E"/>
    <w:rsid w:val="00F97C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400A7"/>
    <w:rPr>
      <w:lang w:val="pl-PL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3400A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2Char">
    <w:name w:val="Nadpis 2 Char"/>
    <w:basedOn w:val="Standardnpsmoodstavce"/>
    <w:link w:val="Nadpis2"/>
    <w:uiPriority w:val="9"/>
    <w:rsid w:val="003400A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pl-PL"/>
    </w:rPr>
  </w:style>
  <w:style w:type="paragraph" w:styleId="Zhlav">
    <w:name w:val="header"/>
    <w:basedOn w:val="Normln"/>
    <w:link w:val="ZhlavChar"/>
    <w:uiPriority w:val="99"/>
    <w:unhideWhenUsed/>
    <w:rsid w:val="003400A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3400A7"/>
    <w:rPr>
      <w:lang w:val="pl-PL"/>
    </w:rPr>
  </w:style>
  <w:style w:type="paragraph" w:styleId="Zpat">
    <w:name w:val="footer"/>
    <w:basedOn w:val="Normln"/>
    <w:link w:val="ZpatChar"/>
    <w:uiPriority w:val="99"/>
    <w:unhideWhenUsed/>
    <w:rsid w:val="003400A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3400A7"/>
    <w:rPr>
      <w:lang w:val="pl-PL"/>
    </w:rPr>
  </w:style>
  <w:style w:type="table" w:styleId="Mkatabulky">
    <w:name w:val="Table Grid"/>
    <w:basedOn w:val="Normlntabulka"/>
    <w:uiPriority w:val="59"/>
    <w:rsid w:val="003400A7"/>
    <w:pPr>
      <w:spacing w:after="0" w:line="240" w:lineRule="auto"/>
    </w:pPr>
    <w:rPr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bubliny">
    <w:name w:val="Balloon Text"/>
    <w:basedOn w:val="Normln"/>
    <w:link w:val="TextbublinyChar"/>
    <w:uiPriority w:val="99"/>
    <w:semiHidden/>
    <w:unhideWhenUsed/>
    <w:rsid w:val="003400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3400A7"/>
    <w:rPr>
      <w:rFonts w:ascii="Tahoma" w:hAnsi="Tahoma" w:cs="Tahoma"/>
      <w:sz w:val="16"/>
      <w:szCs w:val="16"/>
      <w:lang w:val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400A7"/>
    <w:rPr>
      <w:lang w:val="pl-PL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3400A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2Char">
    <w:name w:val="Nadpis 2 Char"/>
    <w:basedOn w:val="Standardnpsmoodstavce"/>
    <w:link w:val="Nadpis2"/>
    <w:uiPriority w:val="9"/>
    <w:rsid w:val="003400A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pl-PL"/>
    </w:rPr>
  </w:style>
  <w:style w:type="paragraph" w:styleId="Zhlav">
    <w:name w:val="header"/>
    <w:basedOn w:val="Normln"/>
    <w:link w:val="ZhlavChar"/>
    <w:uiPriority w:val="99"/>
    <w:unhideWhenUsed/>
    <w:rsid w:val="003400A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3400A7"/>
    <w:rPr>
      <w:lang w:val="pl-PL"/>
    </w:rPr>
  </w:style>
  <w:style w:type="paragraph" w:styleId="Zpat">
    <w:name w:val="footer"/>
    <w:basedOn w:val="Normln"/>
    <w:link w:val="ZpatChar"/>
    <w:uiPriority w:val="99"/>
    <w:unhideWhenUsed/>
    <w:rsid w:val="003400A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3400A7"/>
    <w:rPr>
      <w:lang w:val="pl-PL"/>
    </w:rPr>
  </w:style>
  <w:style w:type="table" w:styleId="Mkatabulky">
    <w:name w:val="Table Grid"/>
    <w:basedOn w:val="Normlntabulka"/>
    <w:uiPriority w:val="59"/>
    <w:rsid w:val="003400A7"/>
    <w:pPr>
      <w:spacing w:after="0" w:line="240" w:lineRule="auto"/>
    </w:pPr>
    <w:rPr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bubliny">
    <w:name w:val="Balloon Text"/>
    <w:basedOn w:val="Normln"/>
    <w:link w:val="TextbublinyChar"/>
    <w:uiPriority w:val="99"/>
    <w:semiHidden/>
    <w:unhideWhenUsed/>
    <w:rsid w:val="003400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3400A7"/>
    <w:rPr>
      <w:rFonts w:ascii="Tahoma" w:hAnsi="Tahoma" w:cs="Tahoma"/>
      <w:sz w:val="16"/>
      <w:szCs w:val="16"/>
      <w:lang w:val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3</Pages>
  <Words>646</Words>
  <Characters>3816</Characters>
  <Application>Microsoft Office Word</Application>
  <DocSecurity>0</DocSecurity>
  <Lines>31</Lines>
  <Paragraphs>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4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ra</dc:creator>
  <cp:keywords/>
  <dc:description/>
  <cp:lastModifiedBy>Petra</cp:lastModifiedBy>
  <cp:revision>2</cp:revision>
  <dcterms:created xsi:type="dcterms:W3CDTF">2020-03-24T21:44:00Z</dcterms:created>
  <dcterms:modified xsi:type="dcterms:W3CDTF">2020-03-24T22:02:00Z</dcterms:modified>
</cp:coreProperties>
</file>